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bookmarkStart w:id="0" w:name="_Hlk59789941"/>
    <w:bookmarkEnd w:id="0"/>
    <w:p w14:paraId="3885CFC4" w14:textId="787F4C43" w:rsidR="00691AA2" w:rsidRPr="00C72291" w:rsidRDefault="00DB0E34" w:rsidP="00691AA2">
      <w:pPr>
        <w:pStyle w:val="Title"/>
        <w:rPr>
          <w:sz w:val="44"/>
          <w:szCs w:val="44"/>
        </w:rPr>
      </w:pPr>
      <w:sdt>
        <w:sdtPr>
          <w:rPr>
            <w:sz w:val="44"/>
            <w:szCs w:val="44"/>
          </w:rPr>
          <w:alias w:val="Title:"/>
          <w:tag w:val="Title:"/>
          <w:id w:val="726351117"/>
          <w:placeholder>
            <w:docPart w:val="5772E4C4FD354560A87630DF05CADF03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691AA2">
            <w:rPr>
              <w:sz w:val="44"/>
              <w:szCs w:val="44"/>
            </w:rPr>
            <w:t>COMPUTER-AIDED DESIGN I REPORT</w:t>
          </w:r>
        </w:sdtContent>
      </w:sdt>
    </w:p>
    <w:p w14:paraId="00806946" w14:textId="77777777" w:rsidR="00691AA2" w:rsidRDefault="00691AA2" w:rsidP="00691AA2">
      <w:pPr>
        <w:jc w:val="center"/>
      </w:pPr>
      <w:r w:rsidRPr="00C72291">
        <w:t>Lec</w:t>
      </w:r>
      <w:r>
        <w:t xml:space="preserve">turer: Dr. </w:t>
      </w:r>
      <w:r w:rsidRPr="00C72291">
        <w:t>Henriette Bier</w:t>
      </w:r>
    </w:p>
    <w:p w14:paraId="595363EA" w14:textId="77777777" w:rsidR="00691AA2" w:rsidRPr="00C72291" w:rsidRDefault="00691AA2" w:rsidP="00691AA2">
      <w:pPr>
        <w:jc w:val="center"/>
      </w:pPr>
      <w:r>
        <w:t xml:space="preserve">CAD Instructor: </w:t>
      </w:r>
      <w:r w:rsidRPr="00C72291">
        <w:t>Max Latour</w:t>
      </w:r>
    </w:p>
    <w:tbl>
      <w:tblPr>
        <w:tblW w:w="0" w:type="dxa"/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360"/>
      </w:tblGrid>
      <w:tr w:rsidR="00691AA2" w14:paraId="45834440" w14:textId="77777777" w:rsidTr="00710313">
        <w:tc>
          <w:tcPr>
            <w:tcW w:w="10834" w:type="dxa"/>
            <w:shd w:val="clear" w:color="auto" w:fill="FFFFFF"/>
            <w:noWrap/>
            <w:hideMark/>
          </w:tcPr>
          <w:tbl>
            <w:tblPr>
              <w:tblW w:w="10830" w:type="dxa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0830"/>
            </w:tblGrid>
            <w:tr w:rsidR="00691AA2" w14:paraId="2C36AD0D" w14:textId="77777777" w:rsidTr="00710313">
              <w:tc>
                <w:tcPr>
                  <w:tcW w:w="0" w:type="auto"/>
                  <w:vAlign w:val="center"/>
                  <w:hideMark/>
                </w:tcPr>
                <w:p w14:paraId="6F2CFEC5" w14:textId="77777777" w:rsidR="00691AA2" w:rsidRDefault="00691AA2" w:rsidP="00710313">
                  <w:pPr>
                    <w:ind w:firstLine="0"/>
                    <w:rPr>
                      <w:rFonts w:ascii="Roboto" w:hAnsi="Roboto"/>
                      <w:color w:val="5F6368"/>
                      <w:spacing w:val="5"/>
                    </w:rPr>
                  </w:pPr>
                </w:p>
              </w:tc>
            </w:tr>
          </w:tbl>
          <w:p w14:paraId="48998B56" w14:textId="77777777" w:rsidR="00691AA2" w:rsidRDefault="00691AA2" w:rsidP="00710313">
            <w:pPr>
              <w:spacing w:line="300" w:lineRule="atLeast"/>
              <w:rPr>
                <w:rFonts w:ascii="Roboto" w:hAnsi="Roboto"/>
                <w:color w:val="222222"/>
                <w:spacing w:val="3"/>
                <w:sz w:val="21"/>
                <w:szCs w:val="21"/>
              </w:rPr>
            </w:pPr>
          </w:p>
        </w:tc>
      </w:tr>
    </w:tbl>
    <w:p w14:paraId="57DE1534" w14:textId="77777777" w:rsidR="00691AA2" w:rsidRPr="00C72291" w:rsidRDefault="00691AA2" w:rsidP="00691AA2">
      <w:pPr>
        <w:pStyle w:val="Title2"/>
      </w:pPr>
    </w:p>
    <w:p w14:paraId="7DE05071" w14:textId="77777777" w:rsidR="00691AA2" w:rsidRDefault="00691AA2" w:rsidP="00691AA2">
      <w:pPr>
        <w:pStyle w:val="Title2"/>
      </w:pPr>
    </w:p>
    <w:p w14:paraId="217AF61D" w14:textId="77777777" w:rsidR="00691AA2" w:rsidRDefault="00691AA2" w:rsidP="00691AA2">
      <w:pPr>
        <w:pStyle w:val="Title2"/>
      </w:pPr>
    </w:p>
    <w:p w14:paraId="05408224" w14:textId="77777777" w:rsidR="00691AA2" w:rsidRDefault="00691AA2" w:rsidP="00691AA2">
      <w:pPr>
        <w:pStyle w:val="Title2"/>
      </w:pPr>
    </w:p>
    <w:p w14:paraId="16CD5D1F" w14:textId="77777777" w:rsidR="00691AA2" w:rsidRDefault="00691AA2" w:rsidP="00691AA2">
      <w:pPr>
        <w:pStyle w:val="Title2"/>
      </w:pPr>
    </w:p>
    <w:p w14:paraId="5F7A3105" w14:textId="77777777" w:rsidR="00691AA2" w:rsidRDefault="00691AA2" w:rsidP="00691AA2">
      <w:pPr>
        <w:pStyle w:val="Title2"/>
      </w:pPr>
    </w:p>
    <w:p w14:paraId="6DB786F2" w14:textId="77777777" w:rsidR="00691AA2" w:rsidRDefault="00691AA2" w:rsidP="00691AA2">
      <w:pPr>
        <w:pStyle w:val="Title2"/>
      </w:pPr>
    </w:p>
    <w:p w14:paraId="34C0F4F7" w14:textId="77777777" w:rsidR="00691AA2" w:rsidRDefault="00691AA2" w:rsidP="00691AA2">
      <w:pPr>
        <w:pStyle w:val="Title2"/>
      </w:pPr>
    </w:p>
    <w:p w14:paraId="698275BB" w14:textId="77777777" w:rsidR="00691AA2" w:rsidRDefault="00691AA2" w:rsidP="00691AA2">
      <w:pPr>
        <w:pStyle w:val="Title2"/>
      </w:pPr>
      <w:r>
        <w:t>Student ID: 16759</w:t>
      </w:r>
    </w:p>
    <w:p w14:paraId="4CEB6425" w14:textId="77777777" w:rsidR="00691AA2" w:rsidRDefault="00691AA2" w:rsidP="00691AA2">
      <w:pPr>
        <w:pStyle w:val="Title2"/>
      </w:pPr>
      <w:r w:rsidRPr="00C72291">
        <w:t>Nguyen Vu Minh Thu</w:t>
      </w:r>
      <w:r>
        <w:t xml:space="preserve"> </w:t>
      </w:r>
    </w:p>
    <w:p w14:paraId="7D6DB7C7" w14:textId="77777777" w:rsidR="00691AA2" w:rsidRDefault="00691AA2" w:rsidP="00691AA2">
      <w:pPr>
        <w:pStyle w:val="Title2"/>
      </w:pPr>
      <w:r w:rsidRPr="00C72291">
        <w:t>Vietnamese German University</w:t>
      </w:r>
    </w:p>
    <w:p w14:paraId="4717F210" w14:textId="77777777" w:rsidR="00691AA2" w:rsidRDefault="00691AA2">
      <w:pPr>
        <w:rPr>
          <w:rFonts w:asciiTheme="majorHAnsi" w:eastAsiaTheme="majorEastAsia" w:hAnsiTheme="majorHAnsi" w:cstheme="majorBidi"/>
          <w:b/>
          <w:bCs/>
        </w:rPr>
      </w:pPr>
      <w:r>
        <w:br w:type="page"/>
      </w:r>
    </w:p>
    <w:p w14:paraId="0A201E2A" w14:textId="174EDA43" w:rsidR="00E81978" w:rsidRDefault="000439B5">
      <w:pPr>
        <w:pStyle w:val="Heading1"/>
      </w:pPr>
      <w:r>
        <w:lastRenderedPageBreak/>
        <w:t>Introduction</w:t>
      </w:r>
    </w:p>
    <w:p w14:paraId="5C1B1E8D" w14:textId="1DE9A780" w:rsidR="002F6BBB" w:rsidRPr="002F6BBB" w:rsidRDefault="004622BF" w:rsidP="002F6BBB">
      <w:r w:rsidRPr="002F6BBB">
        <w:t xml:space="preserve">To create the virtual model of the separator project, Rhino 7 application was employed. </w:t>
      </w:r>
      <w:r w:rsidR="002F6BBB" w:rsidRPr="002F6BBB">
        <w:t xml:space="preserve">There </w:t>
      </w:r>
      <w:proofErr w:type="gramStart"/>
      <w:r w:rsidR="002F6BBB" w:rsidRPr="002F6BBB">
        <w:t>was</w:t>
      </w:r>
      <w:proofErr w:type="gramEnd"/>
      <w:r w:rsidR="002F6BBB" w:rsidRPr="002F6BBB">
        <w:t xml:space="preserve"> mainly 4 stages of the Computer-aided design including Replica remodeling, Conceptual design, Design development and </w:t>
      </w:r>
      <w:proofErr w:type="spellStart"/>
      <w:r w:rsidR="002F6BBB" w:rsidRPr="002F6BBB">
        <w:t>Materialisation</w:t>
      </w:r>
      <w:proofErr w:type="spellEnd"/>
      <w:r w:rsidR="002F6BBB" w:rsidRPr="002F6BBB">
        <w:t xml:space="preserve"> design.</w:t>
      </w:r>
      <w:r w:rsidR="00EB4E54">
        <w:t xml:space="preserve"> All the stages were based on lectures of the Architectural Design I/ CAD I workshop with Modeling videos, </w:t>
      </w:r>
      <w:r w:rsidR="00EB4E54" w:rsidRPr="00CF5532">
        <w:t xml:space="preserve">Culture and Society lectures, Measure of Man lectures and Design Studio </w:t>
      </w:r>
      <w:proofErr w:type="gramStart"/>
      <w:r w:rsidR="00EB4E54" w:rsidRPr="00CF5532">
        <w:t>lectures</w:t>
      </w:r>
      <w:proofErr w:type="gramEnd"/>
      <w:r w:rsidR="00EB4E54" w:rsidRPr="00CF5532">
        <w:t xml:space="preserve"> respectively.</w:t>
      </w:r>
    </w:p>
    <w:p w14:paraId="26BE76F9" w14:textId="176FDD51" w:rsidR="004622BF" w:rsidRPr="004622BF" w:rsidRDefault="004622BF" w:rsidP="004622BF">
      <w:pPr>
        <w:pStyle w:val="Heading2"/>
        <w:rPr>
          <w:rFonts w:asciiTheme="minorHAnsi" w:eastAsiaTheme="minorEastAsia" w:hAnsiTheme="minorHAnsi" w:cstheme="minorBidi"/>
          <w:b w:val="0"/>
          <w:bCs w:val="0"/>
        </w:rPr>
      </w:pPr>
    </w:p>
    <w:p w14:paraId="050B0782" w14:textId="34B24B47" w:rsidR="000439B5" w:rsidRDefault="000439B5" w:rsidP="000439B5">
      <w:pPr>
        <w:pStyle w:val="Heading1"/>
      </w:pPr>
      <w:r>
        <w:t>Methodology</w:t>
      </w:r>
    </w:p>
    <w:p w14:paraId="4E40708C" w14:textId="4E1EF90B" w:rsidR="00E81978" w:rsidRPr="00C31D30" w:rsidRDefault="009B23B1" w:rsidP="00C31D30">
      <w:pPr>
        <w:pStyle w:val="Heading2"/>
      </w:pPr>
      <w:r>
        <w:t>Replica remodeling</w:t>
      </w:r>
    </w:p>
    <w:p w14:paraId="4DB08829" w14:textId="4B98DF98" w:rsidR="006621EA" w:rsidRDefault="00F03FAD" w:rsidP="006621EA">
      <w:pPr>
        <w:pStyle w:val="NoSpacing"/>
        <w:ind w:firstLine="720"/>
        <w:rPr>
          <w:kern w:val="24"/>
        </w:rPr>
      </w:pPr>
      <w:r w:rsidRPr="00F03FAD">
        <w:rPr>
          <w:kern w:val="24"/>
        </w:rPr>
        <w:t>The process of remodeling provide</w:t>
      </w:r>
      <w:r>
        <w:rPr>
          <w:kern w:val="24"/>
        </w:rPr>
        <w:t>s</w:t>
      </w:r>
      <w:r w:rsidRPr="00F03FAD">
        <w:rPr>
          <w:kern w:val="24"/>
        </w:rPr>
        <w:t xml:space="preserve"> a way to experiment with ideas</w:t>
      </w:r>
      <w:r>
        <w:rPr>
          <w:kern w:val="24"/>
        </w:rPr>
        <w:t xml:space="preserve"> while constructing a 3D model of the </w:t>
      </w:r>
      <w:proofErr w:type="spellStart"/>
      <w:r>
        <w:rPr>
          <w:kern w:val="24"/>
        </w:rPr>
        <w:t>Denari</w:t>
      </w:r>
      <w:proofErr w:type="spellEnd"/>
      <w:r w:rsidR="005F3C5A">
        <w:rPr>
          <w:kern w:val="24"/>
        </w:rPr>
        <w:t xml:space="preserve"> project</w:t>
      </w:r>
      <w:r w:rsidR="00CF5532">
        <w:rPr>
          <w:kern w:val="24"/>
        </w:rPr>
        <w:t xml:space="preserve"> </w:t>
      </w:r>
      <w:r w:rsidR="00CF5532">
        <w:rPr>
          <w:kern w:val="24"/>
        </w:rPr>
        <w:fldChar w:fldCharType="begin" w:fldLock="1"/>
      </w:r>
      <w:r w:rsidR="00CF5532">
        <w:rPr>
          <w:kern w:val="24"/>
        </w:rPr>
        <w:instrText>ADDIN CSL_CITATION {"citationItems":[{"id":"ITEM-1","itemData":{"id":"ITEM-1","issued":{"date-parts":[["0"]]},"title":"Denari Project","type":"article"},"uris":["http://www.mendeley.com/documents/?uuid=37efc508-e7cb-435c-91a1-b8a3ce14baa7"]}],"mendeley":{"formattedCitation":"(&lt;i&gt;Denari Project&lt;/i&gt;, n.d.)","plainTextFormattedCitation":"(Denari Project, n.d.)","previouslyFormattedCitation":"(&lt;i&gt;Denari Project&lt;/i&gt;, n.d.)"},"properties":{"noteIndex":0},"schema":"https://github.com/citation-style-language/schema/raw/master/csl-citation.json"}</w:instrText>
      </w:r>
      <w:r w:rsidR="00CF5532">
        <w:rPr>
          <w:kern w:val="24"/>
        </w:rPr>
        <w:fldChar w:fldCharType="separate"/>
      </w:r>
      <w:r w:rsidR="00CF5532" w:rsidRPr="00CF5532">
        <w:rPr>
          <w:noProof/>
          <w:kern w:val="24"/>
        </w:rPr>
        <w:t>(</w:t>
      </w:r>
      <w:r w:rsidR="00CF5532" w:rsidRPr="00CF5532">
        <w:rPr>
          <w:i/>
          <w:noProof/>
          <w:kern w:val="24"/>
        </w:rPr>
        <w:t>Denari Project</w:t>
      </w:r>
      <w:r w:rsidR="00CF5532" w:rsidRPr="00CF5532">
        <w:rPr>
          <w:noProof/>
          <w:kern w:val="24"/>
        </w:rPr>
        <w:t>, n.d.)</w:t>
      </w:r>
      <w:r w:rsidR="00CF5532">
        <w:rPr>
          <w:kern w:val="24"/>
        </w:rPr>
        <w:fldChar w:fldCharType="end"/>
      </w:r>
      <w:r>
        <w:rPr>
          <w:kern w:val="24"/>
        </w:rPr>
        <w:t xml:space="preserve">. </w:t>
      </w:r>
      <w:r w:rsidR="00493AEA">
        <w:rPr>
          <w:kern w:val="24"/>
        </w:rPr>
        <w:t xml:space="preserve">The complicated envelop design and construction dimensions were explored during process. </w:t>
      </w:r>
      <w:r>
        <w:rPr>
          <w:kern w:val="24"/>
        </w:rPr>
        <w:t>This allows for the determination of problems exist in the previous desig</w:t>
      </w:r>
      <w:r w:rsidR="005F3C5A">
        <w:rPr>
          <w:kern w:val="24"/>
        </w:rPr>
        <w:t>n and a more familiar use of the Rhino application.</w:t>
      </w:r>
      <w:r w:rsidR="006621EA">
        <w:rPr>
          <w:kern w:val="24"/>
        </w:rPr>
        <w:t xml:space="preserve"> </w:t>
      </w:r>
    </w:p>
    <w:p w14:paraId="1B2A472E" w14:textId="51D558CE" w:rsidR="00493AEA" w:rsidRPr="006621EA" w:rsidRDefault="006621EA" w:rsidP="006621EA">
      <w:pPr>
        <w:pStyle w:val="NoSpacing"/>
        <w:ind w:firstLine="720"/>
        <w:rPr>
          <w:kern w:val="24"/>
        </w:rPr>
      </w:pPr>
      <w:bookmarkStart w:id="1" w:name="_Hlk59782054"/>
      <w:r>
        <w:rPr>
          <w:kern w:val="24"/>
        </w:rPr>
        <w:t>T</w:t>
      </w:r>
      <w:r w:rsidR="00493AEA" w:rsidRPr="00493AEA">
        <w:t>he void space at the frame structure and the staircase leading to the floor were the two discomfort</w:t>
      </w:r>
      <w:r w:rsidR="00493AEA">
        <w:t>s that were identified. Therefor</w:t>
      </w:r>
      <w:r w:rsidR="00CF5532">
        <w:t>e</w:t>
      </w:r>
      <w:r w:rsidR="00493AEA">
        <w:t>, a new project was started with the idea of having a separator that protect the design studio from unwanted glare and provi</w:t>
      </w:r>
      <w:r>
        <w:t>de a smooth path rather than a leveling floor with stairs connecting between the two spaces.</w:t>
      </w:r>
    </w:p>
    <w:bookmarkEnd w:id="1"/>
    <w:p w14:paraId="58E37176" w14:textId="0B1F5F20" w:rsidR="009B23B1" w:rsidRPr="00C31D30" w:rsidRDefault="009B23B1" w:rsidP="009B23B1">
      <w:pPr>
        <w:pStyle w:val="Heading2"/>
      </w:pPr>
      <w:r>
        <w:t>Conceptual design</w:t>
      </w:r>
    </w:p>
    <w:p w14:paraId="337A0CE7" w14:textId="1F563F44" w:rsidR="003821BC" w:rsidRDefault="006621EA" w:rsidP="003821BC">
      <w:r>
        <w:t>From the identification of issues existing in the precedent, conceptual design of a new separator was carried out. The new design put in priority the fulfilment of requirements and solution for the problems. A common space with a garden, acts like an indoor pavilion was then introduced, with respect to</w:t>
      </w:r>
      <w:r w:rsidR="00EB4E54">
        <w:t xml:space="preserve"> the separator’s</w:t>
      </w:r>
      <w:r w:rsidR="00EB4E54" w:rsidRPr="00EB4E54">
        <w:t xml:space="preserve"> interaction with human needs and</w:t>
      </w:r>
      <w:r>
        <w:t xml:space="preserve"> the dimensions of human activities happen in the separator.</w:t>
      </w:r>
    </w:p>
    <w:p w14:paraId="2EE0A8CF" w14:textId="3CCA2772" w:rsidR="00EB4E54" w:rsidRPr="003821BC" w:rsidRDefault="006621EA" w:rsidP="00EB4E54">
      <w:r>
        <w:lastRenderedPageBreak/>
        <w:t xml:space="preserve">Drawing from the concept of lines and random composition of </w:t>
      </w:r>
      <w:r w:rsidR="00473BF0">
        <w:t xml:space="preserve">solid shapes, the projects leaves the impression of a deconstructivism design. </w:t>
      </w:r>
      <w:r w:rsidR="0040475B">
        <w:t>A</w:t>
      </w:r>
      <w:r w:rsidR="00473BF0">
        <w:t xml:space="preserve"> </w:t>
      </w:r>
      <w:r w:rsidR="007C4886">
        <w:t xml:space="preserve">new </w:t>
      </w:r>
      <w:r w:rsidR="00473BF0">
        <w:t xml:space="preserve">envelop of the separator was </w:t>
      </w:r>
      <w:r w:rsidR="0040475B">
        <w:t>proposed</w:t>
      </w:r>
      <w:r w:rsidR="007C4886">
        <w:t xml:space="preserve"> using those elements creating</w:t>
      </w:r>
      <w:r w:rsidR="0040475B">
        <w:t xml:space="preserve"> a full privacy screen </w:t>
      </w:r>
      <w:r w:rsidR="003821BC">
        <w:t xml:space="preserve">with </w:t>
      </w:r>
      <w:r w:rsidR="003821BC" w:rsidRPr="0082044B">
        <w:t>small</w:t>
      </w:r>
      <w:r w:rsidR="003821BC">
        <w:rPr>
          <w:rFonts w:ascii="Helvetica" w:hAnsi="Helvetica" w:cs="Helvetica"/>
          <w:color w:val="303030"/>
          <w:sz w:val="23"/>
          <w:szCs w:val="23"/>
          <w:shd w:val="clear" w:color="auto" w:fill="FFFFFF"/>
        </w:rPr>
        <w:t xml:space="preserve"> </w:t>
      </w:r>
      <w:r w:rsidR="003821BC" w:rsidRPr="0082044B">
        <w:t>and unique windows that have the same pattern.</w:t>
      </w:r>
      <w:r w:rsidR="0031570C">
        <w:t xml:space="preserve"> The leveling frame and the door were removed, rather than that, a hallway with U-shape was applied to the pavilion to provide a better comfort for the occupants.</w:t>
      </w:r>
    </w:p>
    <w:p w14:paraId="2B3D69EB" w14:textId="354576E1" w:rsidR="009B23B1" w:rsidRPr="00C31D30" w:rsidRDefault="009B23B1" w:rsidP="009B23B1">
      <w:pPr>
        <w:pStyle w:val="Heading2"/>
      </w:pPr>
      <w:r>
        <w:t>D</w:t>
      </w:r>
      <w:r w:rsidRPr="009B23B1">
        <w:t>esign</w:t>
      </w:r>
      <w:r>
        <w:rPr>
          <w:vertAlign w:val="subscript"/>
        </w:rPr>
        <w:t xml:space="preserve"> </w:t>
      </w:r>
      <w:r w:rsidRPr="009B23B1">
        <w:t>development</w:t>
      </w:r>
      <w:r>
        <w:rPr>
          <w:vertAlign w:val="subscript"/>
        </w:rPr>
        <w:t xml:space="preserve"> </w:t>
      </w:r>
    </w:p>
    <w:p w14:paraId="3CC96CA6" w14:textId="0519BCE9" w:rsidR="0037229C" w:rsidRPr="00EA396D" w:rsidRDefault="0031570C" w:rsidP="00EA396D">
      <w:r>
        <w:t>With th</w:t>
      </w:r>
      <w:r w:rsidR="00DD443A">
        <w:t>at idea, the project was further developed with respect to the human dimension</w:t>
      </w:r>
      <w:r w:rsidR="008277C1">
        <w:t>s</w:t>
      </w:r>
      <w:r w:rsidR="00DD443A">
        <w:t xml:space="preserve"> and </w:t>
      </w:r>
      <w:r w:rsidR="008277C1">
        <w:t>activities.</w:t>
      </w:r>
      <w:r w:rsidR="00EA396D">
        <w:t xml:space="preserve"> </w:t>
      </w:r>
      <w:r w:rsidR="00EB4E54" w:rsidRPr="00EB4E54">
        <w:t xml:space="preserve">Studies on the development of space and form in relation to human behavior patterns and motion sequences were carried out. </w:t>
      </w:r>
      <w:r w:rsidR="00EA396D">
        <w:t xml:space="preserve">Human activities that were considered was sitting, </w:t>
      </w:r>
      <w:r w:rsidR="00D33CD0">
        <w:t xml:space="preserve">standing and in movement, thus, the design fulfil these activities with its random-but-in-order shapes and forms. </w:t>
      </w:r>
      <w:proofErr w:type="spellStart"/>
      <w:r w:rsidR="008277C1">
        <w:t>N</w:t>
      </w:r>
      <w:r w:rsidR="008277C1" w:rsidRPr="008277C1">
        <w:t>eufert</w:t>
      </w:r>
      <w:proofErr w:type="spellEnd"/>
      <w:r w:rsidR="008277C1" w:rsidRPr="008277C1">
        <w:t xml:space="preserve"> architects</w:t>
      </w:r>
      <w:r w:rsidR="008277C1">
        <w:t>’</w:t>
      </w:r>
      <w:r w:rsidR="008277C1" w:rsidRPr="008277C1">
        <w:t xml:space="preserve"> data</w:t>
      </w:r>
      <w:r w:rsidR="008277C1">
        <w:t xml:space="preserve"> was used in this stage</w:t>
      </w:r>
      <w:r w:rsidR="0037229C">
        <w:t xml:space="preserve"> to precisely scale the furniture and walkway</w:t>
      </w:r>
      <w:r w:rsidR="00CF5532">
        <w:t xml:space="preserve"> </w:t>
      </w:r>
      <w:r w:rsidR="00CF5532">
        <w:fldChar w:fldCharType="begin" w:fldLock="1"/>
      </w:r>
      <w:r w:rsidR="00CF5532">
        <w:instrText>ADDIN CSL_CITATION {"citationItems":[{"id":"ITEM-1","itemData":{"ISBN":"9788578110796","ISSN":"1098-6596","PMID":"25246403",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 enhancing Glide sam</w:instrText>
      </w:r>
      <w:r w:rsidR="00CF5532">
        <w:rPr>
          <w:rFonts w:hint="eastAsia"/>
        </w:rPr>
        <w:instrText xml:space="preserve">pling for flexible polypeptides. In addition, scoring of the poses was improved by post-processing with physics-based implicit solvent MM- GBSA calculations. Using the best RMSD among the top 10 scoring poses as a metric, the success rate (RMSD </w:instrText>
      </w:r>
      <w:r w:rsidR="00CF5532">
        <w:rPr>
          <w:rFonts w:hint="eastAsia"/>
        </w:rPr>
        <w:instrText>≤</w:instrText>
      </w:r>
      <w:r w:rsidR="00CF5532">
        <w:rPr>
          <w:rFonts w:hint="eastAsia"/>
        </w:rPr>
        <w:instrText xml:space="preserve"> 2.0 Å fo</w:instrText>
      </w:r>
      <w:r w:rsidR="00CF5532">
        <w:instrText>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Neufert","given":"Ernst Neufert and Peter","non-dropping-particle":"","parse-names":false,"suffix":""}],"container-title":"Journal of Chemical Information and Modeling","id":"ITEM-1","issue":"9","issued":{"date-parts":[["2019"]]},"number-of-pages":"1689-1699","title":"Neufert architects’ data","type":"book","volume":"53"},"uris":["http://www.mendeley.com/documents/?uuid=ee0db661-7b4c-4fc8-8e06-6bbeaab92d94"]}],"mendeley":{"formattedCitation":"(Neufert, 2019)","plainTextFormattedCitation":"(Neufert, 2019)","previouslyFormattedCitation":"(Neufert, 2019)"},"properties":{"noteIndex":0},"schema":"https://github.com/citation-style-language/schema/raw/master/csl-citation.json"}</w:instrText>
      </w:r>
      <w:r w:rsidR="00CF5532">
        <w:fldChar w:fldCharType="separate"/>
      </w:r>
      <w:r w:rsidR="00CF5532" w:rsidRPr="00CF5532">
        <w:rPr>
          <w:noProof/>
        </w:rPr>
        <w:t>(Neufert, 2019)</w:t>
      </w:r>
      <w:r w:rsidR="00CF5532">
        <w:fldChar w:fldCharType="end"/>
      </w:r>
      <w:r w:rsidR="0037229C">
        <w:t>.</w:t>
      </w:r>
      <w:r w:rsidR="00D33CD0">
        <w:t xml:space="preserve"> </w:t>
      </w:r>
      <w:r w:rsidR="0037229C">
        <w:t xml:space="preserve">The </w:t>
      </w:r>
      <w:r w:rsidR="0037229C" w:rsidRPr="0037229C">
        <w:t>virtual</w:t>
      </w:r>
      <w:r w:rsidR="0037229C" w:rsidRPr="00EB4E54">
        <w:t xml:space="preserve"> </w:t>
      </w:r>
      <w:r w:rsidR="0037229C">
        <w:t>3D model design was conducted mostly using polylines that extruded to the desired shapes.</w:t>
      </w:r>
      <w:r w:rsidR="00EA396D">
        <w:t xml:space="preserve"> </w:t>
      </w:r>
    </w:p>
    <w:p w14:paraId="0A8BCED2" w14:textId="680E2A4C" w:rsidR="009B23B1" w:rsidRPr="009B23B1" w:rsidRDefault="009B23B1" w:rsidP="009B23B1">
      <w:pPr>
        <w:ind w:firstLine="0"/>
        <w:rPr>
          <w:b/>
          <w:bCs/>
        </w:rPr>
      </w:pPr>
      <w:proofErr w:type="spellStart"/>
      <w:r>
        <w:rPr>
          <w:b/>
          <w:bCs/>
        </w:rPr>
        <w:t>M</w:t>
      </w:r>
      <w:r w:rsidRPr="009B23B1">
        <w:rPr>
          <w:b/>
          <w:bCs/>
        </w:rPr>
        <w:t>aterialisation</w:t>
      </w:r>
      <w:proofErr w:type="spellEnd"/>
      <w:r w:rsidRPr="009B23B1">
        <w:rPr>
          <w:b/>
          <w:bCs/>
        </w:rPr>
        <w:t xml:space="preserve"> </w:t>
      </w:r>
      <w:r>
        <w:rPr>
          <w:b/>
          <w:bCs/>
        </w:rPr>
        <w:t>d</w:t>
      </w:r>
      <w:r w:rsidRPr="009B23B1">
        <w:rPr>
          <w:b/>
          <w:bCs/>
        </w:rPr>
        <w:t>esign</w:t>
      </w:r>
    </w:p>
    <w:p w14:paraId="4A9383E4" w14:textId="61235668" w:rsidR="00D33CD0" w:rsidRPr="00D33CD0" w:rsidRDefault="00D33CD0" w:rsidP="00D33CD0">
      <w:pPr>
        <w:pStyle w:val="HTMLPreformatted"/>
        <w:shd w:val="clear" w:color="auto" w:fill="F8F9FA"/>
        <w:spacing w:line="540" w:lineRule="atLeast"/>
        <w:rPr>
          <w:rFonts w:asciiTheme="minorHAnsi" w:hAnsiTheme="minorHAnsi" w:cstheme="minorBidi"/>
          <w:sz w:val="24"/>
          <w:szCs w:val="24"/>
        </w:rPr>
      </w:pPr>
      <w:r w:rsidRPr="00D33CD0">
        <w:rPr>
          <w:rFonts w:asciiTheme="minorHAnsi" w:hAnsiTheme="minorHAnsi" w:cstheme="minorBidi"/>
          <w:sz w:val="24"/>
          <w:szCs w:val="24"/>
        </w:rPr>
        <w:t>In the materialization stage,</w:t>
      </w:r>
      <w:r w:rsidR="004622BF">
        <w:rPr>
          <w:rFonts w:asciiTheme="minorHAnsi" w:hAnsiTheme="minorHAnsi" w:cstheme="minorBidi"/>
          <w:sz w:val="24"/>
          <w:szCs w:val="24"/>
        </w:rPr>
        <w:t xml:space="preserve"> the possibility of an </w:t>
      </w:r>
      <w:r w:rsidR="004622BF" w:rsidRPr="004622BF">
        <w:rPr>
          <w:rFonts w:asciiTheme="minorHAnsi" w:hAnsiTheme="minorHAnsi" w:cstheme="minorBidi"/>
          <w:sz w:val="24"/>
          <w:szCs w:val="24"/>
        </w:rPr>
        <w:t>applicable</w:t>
      </w:r>
      <w:r w:rsidR="004622BF">
        <w:rPr>
          <w:rFonts w:asciiTheme="minorHAnsi" w:hAnsiTheme="minorHAnsi" w:cstheme="minorBidi"/>
          <w:sz w:val="24"/>
          <w:szCs w:val="24"/>
        </w:rPr>
        <w:t xml:space="preserve"> material was processed. W</w:t>
      </w:r>
      <w:r w:rsidRPr="00D33CD0">
        <w:rPr>
          <w:rFonts w:asciiTheme="minorHAnsi" w:hAnsiTheme="minorHAnsi" w:cstheme="minorBidi"/>
          <w:sz w:val="24"/>
          <w:szCs w:val="24"/>
        </w:rPr>
        <w:t xml:space="preserve">ood was introduced to the project because of the characteristics of a quick, </w:t>
      </w:r>
      <w:proofErr w:type="gramStart"/>
      <w:r w:rsidRPr="00D33CD0">
        <w:rPr>
          <w:rFonts w:asciiTheme="minorHAnsi" w:hAnsiTheme="minorHAnsi" w:cstheme="minorBidi"/>
          <w:sz w:val="24"/>
          <w:szCs w:val="24"/>
        </w:rPr>
        <w:t>simple</w:t>
      </w:r>
      <w:proofErr w:type="gramEnd"/>
      <w:r w:rsidRPr="00D33CD0">
        <w:rPr>
          <w:rFonts w:asciiTheme="minorHAnsi" w:hAnsiTheme="minorHAnsi" w:cstheme="minorBidi"/>
          <w:sz w:val="24"/>
          <w:szCs w:val="24"/>
        </w:rPr>
        <w:t xml:space="preserve"> and lightweight construction. Two color</w:t>
      </w:r>
      <w:r w:rsidR="00CF5532">
        <w:rPr>
          <w:rFonts w:asciiTheme="minorHAnsi" w:hAnsiTheme="minorHAnsi" w:cstheme="minorBidi"/>
          <w:sz w:val="24"/>
          <w:szCs w:val="24"/>
        </w:rPr>
        <w:t>s</w:t>
      </w:r>
      <w:r w:rsidRPr="00D33CD0">
        <w:rPr>
          <w:rFonts w:asciiTheme="minorHAnsi" w:hAnsiTheme="minorHAnsi" w:cstheme="minorBidi"/>
          <w:sz w:val="24"/>
          <w:szCs w:val="24"/>
        </w:rPr>
        <w:t xml:space="preserve"> of wood </w:t>
      </w:r>
      <w:proofErr w:type="gramStart"/>
      <w:r w:rsidRPr="00D33CD0">
        <w:rPr>
          <w:rFonts w:asciiTheme="minorHAnsi" w:hAnsiTheme="minorHAnsi" w:cstheme="minorBidi"/>
          <w:sz w:val="24"/>
          <w:szCs w:val="24"/>
        </w:rPr>
        <w:t>was</w:t>
      </w:r>
      <w:proofErr w:type="gramEnd"/>
      <w:r w:rsidRPr="00D33CD0">
        <w:rPr>
          <w:rFonts w:asciiTheme="minorHAnsi" w:hAnsiTheme="minorHAnsi" w:cstheme="minorBidi"/>
          <w:sz w:val="24"/>
          <w:szCs w:val="24"/>
        </w:rPr>
        <w:t xml:space="preserve"> applied to emphasis the differen</w:t>
      </w:r>
      <w:r>
        <w:rPr>
          <w:rFonts w:asciiTheme="minorHAnsi" w:hAnsiTheme="minorHAnsi" w:cstheme="minorBidi"/>
          <w:sz w:val="24"/>
          <w:szCs w:val="24"/>
        </w:rPr>
        <w:t xml:space="preserve">ces in functions </w:t>
      </w:r>
      <w:r w:rsidRPr="00D33CD0">
        <w:rPr>
          <w:rFonts w:asciiTheme="minorHAnsi" w:hAnsiTheme="minorHAnsi" w:cstheme="minorBidi"/>
          <w:sz w:val="24"/>
          <w:szCs w:val="24"/>
        </w:rPr>
        <w:t>and highlight</w:t>
      </w:r>
      <w:r>
        <w:rPr>
          <w:rFonts w:asciiTheme="minorHAnsi" w:hAnsiTheme="minorHAnsi" w:cstheme="minorBidi"/>
          <w:sz w:val="24"/>
          <w:szCs w:val="24"/>
        </w:rPr>
        <w:t xml:space="preserve"> the deconstructivism </w:t>
      </w:r>
      <w:r w:rsidRPr="00D33CD0">
        <w:rPr>
          <w:rFonts w:asciiTheme="minorHAnsi" w:hAnsiTheme="minorHAnsi" w:cstheme="minorBidi"/>
          <w:sz w:val="24"/>
          <w:szCs w:val="24"/>
        </w:rPr>
        <w:t>elements</w:t>
      </w:r>
      <w:r>
        <w:rPr>
          <w:rFonts w:asciiTheme="minorHAnsi" w:hAnsiTheme="minorHAnsi" w:cstheme="minorBidi"/>
          <w:sz w:val="24"/>
          <w:szCs w:val="24"/>
        </w:rPr>
        <w:t>.</w:t>
      </w:r>
    </w:p>
    <w:p w14:paraId="28C41E83" w14:textId="18379C6B" w:rsidR="00E81978" w:rsidRDefault="00E81978"/>
    <w:p w14:paraId="2AE48D9E" w14:textId="1D19B873" w:rsidR="00EA396D" w:rsidRDefault="00EA396D"/>
    <w:p w14:paraId="18F8AF48" w14:textId="0BC515CC" w:rsidR="00882423" w:rsidRPr="002F6BBB" w:rsidRDefault="00EA396D" w:rsidP="00882423">
      <w:pPr>
        <w:pStyle w:val="Heading1"/>
        <w:rPr>
          <w:rFonts w:asciiTheme="minorHAnsi" w:eastAsiaTheme="minorEastAsia" w:hAnsiTheme="minorHAnsi" w:cstheme="minorBidi"/>
        </w:rPr>
      </w:pPr>
      <w:r w:rsidRPr="002F6BBB">
        <w:rPr>
          <w:rFonts w:asciiTheme="minorHAnsi" w:eastAsiaTheme="minorEastAsia" w:hAnsiTheme="minorHAnsi" w:cstheme="minorBidi"/>
        </w:rPr>
        <w:t xml:space="preserve">Discussion </w:t>
      </w:r>
    </w:p>
    <w:p w14:paraId="6CE75C2E" w14:textId="20C479AB" w:rsidR="004F3B85" w:rsidRPr="004F3B85" w:rsidRDefault="00882423" w:rsidP="004F3B85">
      <w:pPr>
        <w:shd w:val="clear" w:color="auto" w:fill="FFFFFF"/>
        <w:spacing w:before="240"/>
        <w:ind w:firstLine="0"/>
      </w:pPr>
      <w:r w:rsidRPr="002F6BBB">
        <w:t xml:space="preserve">The </w:t>
      </w:r>
      <w:r w:rsidR="004622BF" w:rsidRPr="002F6BBB">
        <w:t xml:space="preserve">design was lastly finished in Rhino 7 application for perspective visualization. </w:t>
      </w:r>
      <w:r w:rsidR="002F6BBB" w:rsidRPr="002F6BBB">
        <w:t xml:space="preserve">The result provides a better imagination of the first idea with the possibility to construct the separator. The </w:t>
      </w:r>
      <w:r w:rsidR="002F6BBB" w:rsidRPr="002F6BBB">
        <w:lastRenderedPageBreak/>
        <w:t>3D model also support</w:t>
      </w:r>
      <w:r w:rsidR="002F6BBB">
        <w:t>s</w:t>
      </w:r>
      <w:r w:rsidR="002F6BBB" w:rsidRPr="002F6BBB">
        <w:t xml:space="preserve"> the faster physical 3D model</w:t>
      </w:r>
      <w:r w:rsidR="002F6BBB">
        <w:t xml:space="preserve"> making</w:t>
      </w:r>
      <w:r w:rsidR="004F3B85">
        <w:t xml:space="preserve"> that</w:t>
      </w:r>
      <w:r w:rsidR="002F6BBB" w:rsidRPr="002F6BBB">
        <w:t xml:space="preserve"> </w:t>
      </w:r>
      <w:r w:rsidR="004F3B85" w:rsidRPr="004F3B85">
        <w:t xml:space="preserve">developed </w:t>
      </w:r>
      <w:proofErr w:type="gramStart"/>
      <w:r w:rsidR="004F3B85" w:rsidRPr="004F3B85">
        <w:t>through the use of</w:t>
      </w:r>
      <w:proofErr w:type="gramEnd"/>
      <w:r w:rsidR="004F3B85" w:rsidRPr="004F3B85">
        <w:t xml:space="preserve"> foam core board.</w:t>
      </w:r>
    </w:p>
    <w:p w14:paraId="03E18125" w14:textId="02C83711" w:rsidR="00EA396D" w:rsidRPr="002F6BBB" w:rsidRDefault="00EA396D" w:rsidP="00EA396D">
      <w:pPr>
        <w:shd w:val="clear" w:color="auto" w:fill="FFFFFF"/>
        <w:spacing w:line="240" w:lineRule="auto"/>
        <w:ind w:firstLine="0"/>
      </w:pPr>
    </w:p>
    <w:p w14:paraId="1DEE221A" w14:textId="77777777" w:rsidR="00882423" w:rsidRPr="002F6BBB" w:rsidRDefault="00882423" w:rsidP="00EA396D">
      <w:pPr>
        <w:shd w:val="clear" w:color="auto" w:fill="FFFFFF"/>
        <w:spacing w:line="240" w:lineRule="auto"/>
        <w:ind w:firstLine="0"/>
      </w:pPr>
    </w:p>
    <w:p w14:paraId="7EC5C347" w14:textId="77777777" w:rsidR="00EA396D" w:rsidRDefault="00EA396D"/>
    <w:p w14:paraId="4F7FD78F" w14:textId="77777777" w:rsidR="00CF5532" w:rsidRDefault="00CF5532">
      <w:r>
        <w:br w:type="page"/>
      </w:r>
    </w:p>
    <w:p w14:paraId="5A008E72" w14:textId="77777777" w:rsidR="00CF5532" w:rsidRDefault="00CF5532" w:rsidP="00CF5532">
      <w:pPr>
        <w:pStyle w:val="SectionTitle"/>
      </w:pPr>
      <w:r>
        <w:lastRenderedPageBreak/>
        <w:t>References</w:t>
      </w:r>
    </w:p>
    <w:p w14:paraId="01545AD1" w14:textId="77777777" w:rsidR="00CF5532" w:rsidRDefault="00CF5532" w:rsidP="00CF5532">
      <w:pPr>
        <w:widowControl w:val="0"/>
        <w:autoSpaceDE w:val="0"/>
        <w:autoSpaceDN w:val="0"/>
        <w:adjustRightInd w:val="0"/>
        <w:ind w:firstLine="0"/>
        <w:rPr>
          <w:rFonts w:eastAsia="Times New Roman" w:cstheme="minorHAnsi"/>
          <w:color w:val="000000"/>
        </w:rPr>
      </w:pPr>
    </w:p>
    <w:p w14:paraId="320B5923" w14:textId="39656159" w:rsidR="00CF5532" w:rsidRPr="00CF5532" w:rsidRDefault="00CF5532" w:rsidP="00CF5532">
      <w:pPr>
        <w:widowControl w:val="0"/>
        <w:autoSpaceDE w:val="0"/>
        <w:autoSpaceDN w:val="0"/>
        <w:adjustRightInd w:val="0"/>
        <w:ind w:firstLine="0"/>
        <w:rPr>
          <w:rFonts w:ascii="Times New Roman" w:hAnsi="Times New Roman" w:cs="Times New Roman"/>
          <w:noProof/>
        </w:rPr>
      </w:pPr>
      <w:r>
        <w:rPr>
          <w:rFonts w:eastAsia="Times New Roman" w:cstheme="minorHAnsi"/>
          <w:color w:val="000000"/>
        </w:rPr>
        <w:fldChar w:fldCharType="begin" w:fldLock="1"/>
      </w:r>
      <w:r>
        <w:rPr>
          <w:rFonts w:eastAsia="Times New Roman" w:cstheme="minorHAnsi"/>
          <w:color w:val="000000"/>
        </w:rPr>
        <w:instrText xml:space="preserve">ADDIN Mendeley Bibliography CSL_BIBLIOGRAPHY </w:instrText>
      </w:r>
      <w:r>
        <w:rPr>
          <w:rFonts w:eastAsia="Times New Roman" w:cstheme="minorHAnsi"/>
          <w:color w:val="000000"/>
        </w:rPr>
        <w:fldChar w:fldCharType="separate"/>
      </w:r>
      <w:r w:rsidRPr="00CF5532">
        <w:rPr>
          <w:rFonts w:ascii="Times New Roman" w:hAnsi="Times New Roman" w:cs="Times New Roman"/>
          <w:i/>
          <w:iCs/>
          <w:noProof/>
        </w:rPr>
        <w:t>Denari Project</w:t>
      </w:r>
      <w:r w:rsidRPr="00CF5532">
        <w:rPr>
          <w:rFonts w:ascii="Times New Roman" w:hAnsi="Times New Roman" w:cs="Times New Roman"/>
          <w:noProof/>
        </w:rPr>
        <w:t>. (n.d.). http://cs.roboticbuilding.eu/pdf/1_Denari_Project.pdf</w:t>
      </w:r>
    </w:p>
    <w:p w14:paraId="78675187" w14:textId="77777777" w:rsidR="00CF5532" w:rsidRPr="00CF5532" w:rsidRDefault="00CF5532" w:rsidP="00CF553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CF5532">
        <w:rPr>
          <w:rFonts w:ascii="Times New Roman" w:hAnsi="Times New Roman" w:cs="Times New Roman"/>
          <w:noProof/>
        </w:rPr>
        <w:t xml:space="preserve">Neufert, E. N. and P. (2019). Neufert architects’ data. In </w:t>
      </w:r>
      <w:r w:rsidRPr="00CF5532">
        <w:rPr>
          <w:rFonts w:ascii="Times New Roman" w:hAnsi="Times New Roman" w:cs="Times New Roman"/>
          <w:i/>
          <w:iCs/>
          <w:noProof/>
        </w:rPr>
        <w:t>Journal of Chemical Information and Modeling</w:t>
      </w:r>
      <w:r w:rsidRPr="00CF5532">
        <w:rPr>
          <w:rFonts w:ascii="Times New Roman" w:hAnsi="Times New Roman" w:cs="Times New Roman"/>
          <w:noProof/>
        </w:rPr>
        <w:t xml:space="preserve"> (Vol. 53, Issue 9).</w:t>
      </w:r>
    </w:p>
    <w:p w14:paraId="44E19E6F" w14:textId="2056238B" w:rsidR="00CF5532" w:rsidRDefault="00CF5532" w:rsidP="00CF5532">
      <w:pPr>
        <w:ind w:firstLine="0"/>
        <w:rPr>
          <w:rFonts w:asciiTheme="majorHAnsi" w:eastAsia="Times New Roman" w:hAnsiTheme="majorHAnsi" w:cstheme="minorHAnsi"/>
          <w:color w:val="000000"/>
        </w:rPr>
      </w:pPr>
      <w:r>
        <w:rPr>
          <w:rFonts w:eastAsia="Times New Roman" w:cstheme="minorHAnsi"/>
          <w:color w:val="000000"/>
        </w:rPr>
        <w:fldChar w:fldCharType="end"/>
      </w:r>
    </w:p>
    <w:p w14:paraId="28170D04" w14:textId="767D6D93" w:rsidR="00E81978" w:rsidRDefault="00691AA2">
      <w:pPr>
        <w:pStyle w:val="SectionTitle"/>
      </w:pPr>
      <w:r w:rsidRPr="008D52FB">
        <w:rPr>
          <w:rFonts w:eastAsia="Times New Roman" w:cstheme="minorHAnsi"/>
          <w:color w:val="000000"/>
        </w:rPr>
        <w:lastRenderedPageBreak/>
        <w:t>Appendices</w:t>
      </w:r>
    </w:p>
    <w:p w14:paraId="5896E594" w14:textId="1E112F45" w:rsidR="00691AA2" w:rsidRPr="006235B6" w:rsidRDefault="006235B6">
      <w:pPr>
        <w:pStyle w:val="TableFigure"/>
        <w:rPr>
          <w:b/>
          <w:bCs/>
          <w:noProof/>
        </w:rPr>
      </w:pPr>
      <w:r w:rsidRPr="006235B6">
        <w:rPr>
          <w:b/>
          <w:bCs/>
          <w:noProof/>
        </w:rPr>
        <w:t>Rendering</w:t>
      </w:r>
    </w:p>
    <w:p w14:paraId="5587688A" w14:textId="77777777" w:rsidR="00691AA2" w:rsidRDefault="00691AA2">
      <w:pPr>
        <w:pStyle w:val="TableFigure"/>
        <w:rPr>
          <w:noProof/>
        </w:rPr>
      </w:pPr>
    </w:p>
    <w:p w14:paraId="2388037C" w14:textId="374B9590" w:rsidR="00691AA2" w:rsidRDefault="00691AA2">
      <w:pPr>
        <w:pStyle w:val="TableFigure"/>
        <w:rPr>
          <w:noProof/>
        </w:rPr>
      </w:pPr>
      <w:r>
        <w:rPr>
          <w:noProof/>
        </w:rPr>
        <w:drawing>
          <wp:inline distT="0" distB="0" distL="0" distR="0" wp14:anchorId="69B5900C" wp14:editId="75641B49">
            <wp:extent cx="5816600" cy="28956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633" b="40154"/>
                    <a:stretch/>
                  </pic:blipFill>
                  <pic:spPr bwMode="auto">
                    <a:xfrm>
                      <a:off x="0" y="0"/>
                      <a:ext cx="5816600" cy="2895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C9C88B" wp14:editId="55BED648">
            <wp:extent cx="5657850" cy="3155950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29" t="30270" r="1202" b="31352"/>
                    <a:stretch/>
                  </pic:blipFill>
                  <pic:spPr bwMode="auto">
                    <a:xfrm>
                      <a:off x="0" y="0"/>
                      <a:ext cx="5657850" cy="3155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0ABA3B" w14:textId="67FA8A1D" w:rsidR="00E81978" w:rsidRDefault="00691AA2" w:rsidP="00691AA2">
      <w:pPr>
        <w:pStyle w:val="TableFigure"/>
        <w:jc w:val="center"/>
        <w:rPr>
          <w:i/>
          <w:iCs/>
        </w:rPr>
      </w:pPr>
      <w:r>
        <w:rPr>
          <w:i/>
          <w:iCs/>
        </w:rPr>
        <w:t>Perspective view</w:t>
      </w:r>
    </w:p>
    <w:p w14:paraId="5BE62ABA" w14:textId="77777777" w:rsidR="00691AA2" w:rsidRDefault="00691AA2" w:rsidP="00691AA2">
      <w:pPr>
        <w:pStyle w:val="TableFigure"/>
        <w:jc w:val="center"/>
        <w:rPr>
          <w:i/>
          <w:iCs/>
          <w:noProof/>
        </w:rPr>
      </w:pPr>
    </w:p>
    <w:p w14:paraId="72CB5223" w14:textId="77777777" w:rsidR="00691AA2" w:rsidRDefault="00691AA2" w:rsidP="00691AA2">
      <w:pPr>
        <w:pStyle w:val="TableFigure"/>
        <w:jc w:val="center"/>
        <w:rPr>
          <w:i/>
          <w:iCs/>
          <w:noProof/>
        </w:rPr>
      </w:pPr>
    </w:p>
    <w:p w14:paraId="1686D576" w14:textId="28021423" w:rsidR="00691AA2" w:rsidRDefault="00691AA2" w:rsidP="00691AA2">
      <w:pPr>
        <w:pStyle w:val="TableFigure"/>
        <w:jc w:val="center"/>
        <w:rPr>
          <w:i/>
          <w:iCs/>
          <w:noProof/>
        </w:rPr>
      </w:pPr>
      <w:r>
        <w:rPr>
          <w:i/>
          <w:iCs/>
          <w:noProof/>
        </w:rPr>
        <w:drawing>
          <wp:inline distT="0" distB="0" distL="0" distR="0" wp14:anchorId="51976122" wp14:editId="4B56CA11">
            <wp:extent cx="5963690" cy="29781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57" t="38100" r="9733" b="28595"/>
                    <a:stretch/>
                  </pic:blipFill>
                  <pic:spPr bwMode="auto">
                    <a:xfrm>
                      <a:off x="0" y="0"/>
                      <a:ext cx="5965922" cy="2979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917785" w14:textId="3771604E" w:rsidR="00691AA2" w:rsidRDefault="00691AA2" w:rsidP="00691AA2">
      <w:pPr>
        <w:pStyle w:val="TableFigure"/>
        <w:jc w:val="center"/>
        <w:rPr>
          <w:i/>
          <w:iCs/>
        </w:rPr>
      </w:pPr>
      <w:r>
        <w:rPr>
          <w:i/>
          <w:iCs/>
          <w:noProof/>
        </w:rPr>
        <w:drawing>
          <wp:inline distT="0" distB="0" distL="0" distR="0" wp14:anchorId="6CDEB5BC" wp14:editId="5DD7B616">
            <wp:extent cx="6360387" cy="2635250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273" t="46611" r="9091" b="26612"/>
                    <a:stretch/>
                  </pic:blipFill>
                  <pic:spPr bwMode="auto">
                    <a:xfrm>
                      <a:off x="0" y="0"/>
                      <a:ext cx="6366306" cy="26377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38862E9" w14:textId="6F460D47" w:rsidR="00691AA2" w:rsidRDefault="00691AA2" w:rsidP="00691AA2">
      <w:pPr>
        <w:pStyle w:val="TableFigure"/>
        <w:jc w:val="center"/>
        <w:rPr>
          <w:i/>
          <w:iCs/>
        </w:rPr>
      </w:pPr>
      <w:r>
        <w:rPr>
          <w:i/>
          <w:iCs/>
        </w:rPr>
        <w:t>The green wall</w:t>
      </w:r>
    </w:p>
    <w:p w14:paraId="0EF5CE44" w14:textId="77777777" w:rsidR="00691AA2" w:rsidRDefault="00691AA2" w:rsidP="00691AA2">
      <w:pPr>
        <w:pStyle w:val="TableFigure"/>
        <w:jc w:val="center"/>
        <w:rPr>
          <w:i/>
          <w:iCs/>
          <w:noProof/>
        </w:rPr>
      </w:pPr>
    </w:p>
    <w:p w14:paraId="15CEEAAB" w14:textId="77777777" w:rsidR="00691AA2" w:rsidRDefault="00691AA2" w:rsidP="00691AA2">
      <w:pPr>
        <w:pStyle w:val="TableFigure"/>
        <w:jc w:val="center"/>
        <w:rPr>
          <w:i/>
          <w:iCs/>
          <w:noProof/>
        </w:rPr>
      </w:pPr>
    </w:p>
    <w:p w14:paraId="5E7F71B9" w14:textId="77777777" w:rsidR="00691AA2" w:rsidRDefault="00691AA2" w:rsidP="00691AA2">
      <w:pPr>
        <w:pStyle w:val="TableFigure"/>
        <w:jc w:val="center"/>
        <w:rPr>
          <w:i/>
          <w:iCs/>
          <w:noProof/>
        </w:rPr>
      </w:pPr>
    </w:p>
    <w:p w14:paraId="189EA111" w14:textId="77777777" w:rsidR="00691AA2" w:rsidRDefault="00691AA2" w:rsidP="00691AA2">
      <w:pPr>
        <w:pStyle w:val="TableFigure"/>
        <w:jc w:val="center"/>
        <w:rPr>
          <w:i/>
          <w:iCs/>
          <w:noProof/>
        </w:rPr>
      </w:pPr>
    </w:p>
    <w:p w14:paraId="4305E941" w14:textId="77777777" w:rsidR="00691AA2" w:rsidRDefault="00691AA2" w:rsidP="00691AA2">
      <w:pPr>
        <w:pStyle w:val="TableFigure"/>
        <w:jc w:val="center"/>
        <w:rPr>
          <w:i/>
          <w:iCs/>
          <w:noProof/>
        </w:rPr>
      </w:pPr>
    </w:p>
    <w:p w14:paraId="471F7F60" w14:textId="77777777" w:rsidR="00691AA2" w:rsidRDefault="00691AA2" w:rsidP="00691AA2">
      <w:pPr>
        <w:pStyle w:val="TableFigure"/>
        <w:jc w:val="center"/>
        <w:rPr>
          <w:i/>
          <w:iCs/>
          <w:noProof/>
        </w:rPr>
      </w:pPr>
    </w:p>
    <w:p w14:paraId="580808CF" w14:textId="41AE97DF" w:rsidR="00691AA2" w:rsidRDefault="00691AA2" w:rsidP="00691AA2">
      <w:pPr>
        <w:pStyle w:val="TableFigure"/>
        <w:jc w:val="center"/>
        <w:rPr>
          <w:i/>
          <w:iCs/>
          <w:noProof/>
        </w:rPr>
      </w:pPr>
      <w:r>
        <w:rPr>
          <w:i/>
          <w:iCs/>
          <w:noProof/>
        </w:rPr>
        <w:drawing>
          <wp:inline distT="0" distB="0" distL="0" distR="0" wp14:anchorId="7E0E6FF5" wp14:editId="62051895">
            <wp:extent cx="5937250" cy="2089150"/>
            <wp:effectExtent l="0" t="0" r="6350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4463" b="38347"/>
                    <a:stretch/>
                  </pic:blipFill>
                  <pic:spPr bwMode="auto">
                    <a:xfrm>
                      <a:off x="0" y="0"/>
                      <a:ext cx="5937250" cy="2089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5195BC" w14:textId="57EA28A2" w:rsidR="00691AA2" w:rsidRDefault="00691AA2" w:rsidP="00691AA2">
      <w:pPr>
        <w:pStyle w:val="TableFigure"/>
        <w:jc w:val="center"/>
        <w:rPr>
          <w:i/>
          <w:iCs/>
          <w:noProof/>
        </w:rPr>
      </w:pPr>
      <w:r>
        <w:rPr>
          <w:i/>
          <w:iCs/>
          <w:noProof/>
        </w:rPr>
        <w:t>Interior front view</w:t>
      </w:r>
    </w:p>
    <w:p w14:paraId="4D25B8CD" w14:textId="77777777" w:rsidR="00691AA2" w:rsidRDefault="00691AA2" w:rsidP="00691AA2">
      <w:pPr>
        <w:pStyle w:val="TableFigure"/>
        <w:jc w:val="center"/>
        <w:rPr>
          <w:i/>
          <w:iCs/>
          <w:noProof/>
        </w:rPr>
      </w:pPr>
    </w:p>
    <w:p w14:paraId="77C2052F" w14:textId="5EAE2AA7" w:rsidR="00691AA2" w:rsidRDefault="00691AA2" w:rsidP="00691AA2">
      <w:pPr>
        <w:pStyle w:val="TableFigure"/>
        <w:jc w:val="center"/>
        <w:rPr>
          <w:i/>
          <w:iCs/>
          <w:noProof/>
        </w:rPr>
      </w:pPr>
      <w:r>
        <w:rPr>
          <w:i/>
          <w:iCs/>
          <w:noProof/>
        </w:rPr>
        <w:drawing>
          <wp:inline distT="0" distB="0" distL="0" distR="0" wp14:anchorId="14A847F1" wp14:editId="54B7C081">
            <wp:extent cx="6134100" cy="2243703"/>
            <wp:effectExtent l="0" t="0" r="0" b="444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6281" b="35455"/>
                    <a:stretch/>
                  </pic:blipFill>
                  <pic:spPr bwMode="auto">
                    <a:xfrm>
                      <a:off x="0" y="0"/>
                      <a:ext cx="6137305" cy="2244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9D3246" w14:textId="2860FF30" w:rsidR="00691AA2" w:rsidRDefault="00691AA2" w:rsidP="00691AA2">
      <w:pPr>
        <w:pStyle w:val="TableFigure"/>
        <w:jc w:val="center"/>
        <w:rPr>
          <w:i/>
          <w:iCs/>
          <w:noProof/>
        </w:rPr>
      </w:pPr>
      <w:r>
        <w:rPr>
          <w:i/>
          <w:iCs/>
          <w:noProof/>
        </w:rPr>
        <w:t>Interior left view</w:t>
      </w:r>
    </w:p>
    <w:p w14:paraId="2C2AA49D" w14:textId="77777777" w:rsidR="00691AA2" w:rsidRDefault="00691AA2" w:rsidP="00691AA2">
      <w:pPr>
        <w:pStyle w:val="TableFigure"/>
        <w:jc w:val="center"/>
        <w:rPr>
          <w:i/>
          <w:iCs/>
          <w:noProof/>
        </w:rPr>
      </w:pPr>
    </w:p>
    <w:p w14:paraId="6D784AB6" w14:textId="203224E9" w:rsidR="00691AA2" w:rsidRDefault="00691AA2" w:rsidP="00691AA2">
      <w:pPr>
        <w:pStyle w:val="TableFigure"/>
        <w:jc w:val="center"/>
        <w:rPr>
          <w:i/>
          <w:iCs/>
        </w:rPr>
      </w:pPr>
      <w:r>
        <w:rPr>
          <w:i/>
          <w:iCs/>
          <w:noProof/>
        </w:rPr>
        <w:lastRenderedPageBreak/>
        <w:drawing>
          <wp:inline distT="0" distB="0" distL="0" distR="0" wp14:anchorId="28CCA539" wp14:editId="13C17B08">
            <wp:extent cx="5937250" cy="2235200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6777" b="34132"/>
                    <a:stretch/>
                  </pic:blipFill>
                  <pic:spPr bwMode="auto">
                    <a:xfrm>
                      <a:off x="0" y="0"/>
                      <a:ext cx="5937250" cy="223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3EAEA1" w14:textId="1F33D191" w:rsidR="00691AA2" w:rsidRDefault="00691AA2" w:rsidP="00691AA2">
      <w:pPr>
        <w:pStyle w:val="TableFigure"/>
        <w:jc w:val="center"/>
        <w:rPr>
          <w:i/>
          <w:iCs/>
          <w:noProof/>
        </w:rPr>
      </w:pPr>
      <w:r>
        <w:rPr>
          <w:i/>
          <w:iCs/>
          <w:noProof/>
        </w:rPr>
        <w:t>Interior back view</w:t>
      </w:r>
    </w:p>
    <w:p w14:paraId="3EBED2F0" w14:textId="099F354C" w:rsidR="00691AA2" w:rsidRDefault="00691AA2" w:rsidP="00691AA2">
      <w:pPr>
        <w:pStyle w:val="TableFigure"/>
        <w:jc w:val="center"/>
        <w:rPr>
          <w:i/>
          <w:iCs/>
        </w:rPr>
      </w:pPr>
      <w:r>
        <w:rPr>
          <w:i/>
          <w:iCs/>
          <w:noProof/>
        </w:rPr>
        <w:drawing>
          <wp:inline distT="0" distB="0" distL="0" distR="0" wp14:anchorId="515661A5" wp14:editId="79ECC730">
            <wp:extent cx="5937250" cy="2470150"/>
            <wp:effectExtent l="0" t="0" r="6350" b="635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554" b="34297"/>
                    <a:stretch/>
                  </pic:blipFill>
                  <pic:spPr bwMode="auto">
                    <a:xfrm>
                      <a:off x="0" y="0"/>
                      <a:ext cx="5937250" cy="2470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CC5EAE" w14:textId="543C698E" w:rsidR="00691AA2" w:rsidRDefault="00691AA2" w:rsidP="006235B6">
      <w:pPr>
        <w:pStyle w:val="TableFigure"/>
        <w:jc w:val="center"/>
        <w:rPr>
          <w:i/>
          <w:iCs/>
          <w:noProof/>
        </w:rPr>
      </w:pPr>
      <w:r>
        <w:rPr>
          <w:i/>
          <w:iCs/>
          <w:noProof/>
        </w:rPr>
        <w:t>Exterior back view</w:t>
      </w:r>
    </w:p>
    <w:p w14:paraId="52EC504C" w14:textId="77777777" w:rsidR="006235B6" w:rsidRDefault="006235B6">
      <w:pPr>
        <w:rPr>
          <w:b/>
          <w:bCs/>
          <w:noProof/>
        </w:rPr>
      </w:pPr>
      <w:r>
        <w:rPr>
          <w:b/>
          <w:bCs/>
          <w:noProof/>
        </w:rPr>
        <w:br w:type="page"/>
      </w:r>
    </w:p>
    <w:p w14:paraId="73B36C5B" w14:textId="74478B3F" w:rsidR="006235B6" w:rsidRDefault="006235B6" w:rsidP="006235B6">
      <w:pPr>
        <w:pStyle w:val="TableFigure"/>
        <w:rPr>
          <w:b/>
          <w:bCs/>
          <w:noProof/>
        </w:rPr>
      </w:pPr>
      <w:r>
        <w:rPr>
          <w:b/>
          <w:bCs/>
          <w:noProof/>
        </w:rPr>
        <w:lastRenderedPageBreak/>
        <w:t>Plans and sections</w:t>
      </w:r>
    </w:p>
    <w:p w14:paraId="16645B29" w14:textId="77777777" w:rsidR="006235B6" w:rsidRDefault="006235B6" w:rsidP="006235B6">
      <w:pPr>
        <w:pStyle w:val="TableFigure"/>
      </w:pPr>
      <w:r>
        <w:rPr>
          <w:noProof/>
        </w:rPr>
        <w:drawing>
          <wp:inline distT="0" distB="0" distL="0" distR="0" wp14:anchorId="1E847EFE" wp14:editId="5C088F84">
            <wp:extent cx="6299200" cy="5924693"/>
            <wp:effectExtent l="0" t="0" r="635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2" t="19691" r="4476" b="19227"/>
                    <a:stretch/>
                  </pic:blipFill>
                  <pic:spPr bwMode="auto">
                    <a:xfrm>
                      <a:off x="0" y="0"/>
                      <a:ext cx="6301773" cy="5927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09FEE6" w14:textId="77777777" w:rsidR="006235B6" w:rsidRDefault="006235B6" w:rsidP="006235B6">
      <w:pPr>
        <w:pStyle w:val="TableFigure"/>
        <w:jc w:val="center"/>
        <w:rPr>
          <w:i/>
          <w:iCs/>
        </w:rPr>
      </w:pPr>
      <w:r w:rsidRPr="00C72291">
        <w:rPr>
          <w:i/>
          <w:iCs/>
        </w:rPr>
        <w:t>Back view – Front view</w:t>
      </w:r>
    </w:p>
    <w:p w14:paraId="51849093" w14:textId="77777777" w:rsidR="006235B6" w:rsidRDefault="006235B6" w:rsidP="006235B6">
      <w:pPr>
        <w:pStyle w:val="TableFigure"/>
        <w:jc w:val="center"/>
        <w:rPr>
          <w:i/>
          <w:iCs/>
        </w:rPr>
      </w:pPr>
    </w:p>
    <w:p w14:paraId="65AB3B21" w14:textId="77777777" w:rsidR="006235B6" w:rsidRDefault="006235B6" w:rsidP="006235B6">
      <w:pPr>
        <w:pStyle w:val="TableFigure"/>
        <w:jc w:val="center"/>
        <w:rPr>
          <w:i/>
          <w:iCs/>
          <w:noProof/>
        </w:rPr>
      </w:pPr>
    </w:p>
    <w:p w14:paraId="7508581F" w14:textId="77777777" w:rsidR="006235B6" w:rsidRDefault="006235B6" w:rsidP="006235B6">
      <w:pPr>
        <w:pStyle w:val="TableFigure"/>
        <w:jc w:val="center"/>
        <w:rPr>
          <w:i/>
          <w:iCs/>
        </w:rPr>
      </w:pPr>
    </w:p>
    <w:p w14:paraId="5C29961F" w14:textId="77777777" w:rsidR="006235B6" w:rsidRDefault="006235B6" w:rsidP="006235B6">
      <w:pPr>
        <w:pStyle w:val="TableFigure"/>
        <w:jc w:val="center"/>
        <w:rPr>
          <w:i/>
          <w:iCs/>
        </w:rPr>
      </w:pPr>
    </w:p>
    <w:p w14:paraId="4270FCA7" w14:textId="77777777" w:rsidR="006235B6" w:rsidRDefault="006235B6" w:rsidP="006235B6">
      <w:pPr>
        <w:pStyle w:val="TableFigure"/>
        <w:jc w:val="center"/>
        <w:rPr>
          <w:i/>
          <w:iCs/>
        </w:rPr>
      </w:pPr>
    </w:p>
    <w:p w14:paraId="039960E6" w14:textId="77777777" w:rsidR="006235B6" w:rsidRDefault="006235B6" w:rsidP="006235B6">
      <w:pPr>
        <w:pStyle w:val="TableFigure"/>
        <w:jc w:val="center"/>
        <w:rPr>
          <w:i/>
          <w:iCs/>
        </w:rPr>
      </w:pPr>
    </w:p>
    <w:p w14:paraId="2E26FCF2" w14:textId="77777777" w:rsidR="006235B6" w:rsidRDefault="006235B6" w:rsidP="006235B6">
      <w:pPr>
        <w:pStyle w:val="TableFigure"/>
        <w:jc w:val="center"/>
        <w:rPr>
          <w:i/>
          <w:iCs/>
        </w:rPr>
      </w:pPr>
      <w:r>
        <w:rPr>
          <w:i/>
          <w:iCs/>
          <w:noProof/>
        </w:rPr>
        <w:drawing>
          <wp:inline distT="0" distB="0" distL="0" distR="0" wp14:anchorId="4F76B277" wp14:editId="17A94E35">
            <wp:extent cx="4699000" cy="5461000"/>
            <wp:effectExtent l="0" t="0" r="6350" b="635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262" t="13746" r="8952" b="19846"/>
                    <a:stretch/>
                  </pic:blipFill>
                  <pic:spPr bwMode="auto">
                    <a:xfrm>
                      <a:off x="0" y="0"/>
                      <a:ext cx="4699000" cy="5461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C29BE5" w14:textId="77777777" w:rsidR="006235B6" w:rsidRDefault="006235B6" w:rsidP="006235B6">
      <w:pPr>
        <w:pStyle w:val="TableFigure"/>
        <w:jc w:val="center"/>
        <w:rPr>
          <w:i/>
          <w:iCs/>
        </w:rPr>
      </w:pPr>
      <w:r>
        <w:rPr>
          <w:i/>
          <w:iCs/>
        </w:rPr>
        <w:t>Left view - Right view</w:t>
      </w:r>
    </w:p>
    <w:p w14:paraId="4CE35AB6" w14:textId="77777777" w:rsidR="006235B6" w:rsidRDefault="006235B6" w:rsidP="006235B6">
      <w:pPr>
        <w:pStyle w:val="TableFigure"/>
        <w:jc w:val="center"/>
        <w:rPr>
          <w:i/>
          <w:iCs/>
          <w:noProof/>
        </w:rPr>
      </w:pPr>
    </w:p>
    <w:p w14:paraId="491BCCA3" w14:textId="77777777" w:rsidR="006235B6" w:rsidRDefault="006235B6" w:rsidP="006235B6">
      <w:pPr>
        <w:pStyle w:val="TableFigure"/>
        <w:jc w:val="center"/>
        <w:rPr>
          <w:i/>
          <w:iCs/>
        </w:rPr>
      </w:pPr>
      <w:r>
        <w:rPr>
          <w:i/>
          <w:iCs/>
          <w:noProof/>
        </w:rPr>
        <w:lastRenderedPageBreak/>
        <w:drawing>
          <wp:inline distT="0" distB="0" distL="0" distR="0" wp14:anchorId="552A0BF6" wp14:editId="4919CBDC">
            <wp:extent cx="5816600" cy="70739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3977"/>
                    <a:stretch/>
                  </pic:blipFill>
                  <pic:spPr bwMode="auto">
                    <a:xfrm>
                      <a:off x="0" y="0"/>
                      <a:ext cx="5816600" cy="7073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A865EDC" w14:textId="77777777" w:rsidR="006235B6" w:rsidRPr="00C72291" w:rsidRDefault="006235B6" w:rsidP="006235B6">
      <w:pPr>
        <w:pStyle w:val="TableFigure"/>
        <w:jc w:val="center"/>
        <w:rPr>
          <w:i/>
          <w:iCs/>
        </w:rPr>
      </w:pPr>
      <w:r>
        <w:rPr>
          <w:i/>
          <w:iCs/>
        </w:rPr>
        <w:t>Top view</w:t>
      </w:r>
    </w:p>
    <w:p w14:paraId="1FF1E901" w14:textId="77777777" w:rsidR="006235B6" w:rsidRDefault="006235B6" w:rsidP="006235B6">
      <w:pPr>
        <w:pStyle w:val="TableFigure"/>
      </w:pPr>
    </w:p>
    <w:p w14:paraId="77B5D975" w14:textId="77777777" w:rsidR="006235B6" w:rsidRPr="00691AA2" w:rsidRDefault="006235B6" w:rsidP="006235B6">
      <w:pPr>
        <w:pStyle w:val="TableFigure"/>
        <w:rPr>
          <w:i/>
          <w:iCs/>
          <w:noProof/>
        </w:rPr>
      </w:pPr>
    </w:p>
    <w:sectPr w:rsidR="006235B6" w:rsidRPr="00691AA2">
      <w:headerReference w:type="default" r:id="rId19"/>
      <w:headerReference w:type="first" r:id="rId2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4E518CA" w14:textId="77777777" w:rsidR="00DB0E34" w:rsidRDefault="00DB0E34">
      <w:pPr>
        <w:spacing w:line="240" w:lineRule="auto"/>
      </w:pPr>
      <w:r>
        <w:separator/>
      </w:r>
    </w:p>
    <w:p w14:paraId="63F4B14E" w14:textId="77777777" w:rsidR="00DB0E34" w:rsidRDefault="00DB0E34"/>
  </w:endnote>
  <w:endnote w:type="continuationSeparator" w:id="0">
    <w:p w14:paraId="4D5050F4" w14:textId="77777777" w:rsidR="00DB0E34" w:rsidRDefault="00DB0E34">
      <w:pPr>
        <w:spacing w:line="240" w:lineRule="auto"/>
      </w:pPr>
      <w:r>
        <w:continuationSeparator/>
      </w:r>
    </w:p>
    <w:p w14:paraId="1D3E711E" w14:textId="77777777" w:rsidR="00DB0E34" w:rsidRDefault="00DB0E3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Roboto">
    <w:panose1 w:val="00000000000000000000"/>
    <w:charset w:val="00"/>
    <w:family w:val="auto"/>
    <w:pitch w:val="variable"/>
    <w:sig w:usb0="E00002EF" w:usb1="5000205B" w:usb2="00000020" w:usb3="00000000" w:csb0="000001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4010AE8" w14:textId="77777777" w:rsidR="00DB0E34" w:rsidRDefault="00DB0E34">
      <w:pPr>
        <w:spacing w:line="240" w:lineRule="auto"/>
      </w:pPr>
      <w:r>
        <w:separator/>
      </w:r>
    </w:p>
    <w:p w14:paraId="570C3B40" w14:textId="77777777" w:rsidR="00DB0E34" w:rsidRDefault="00DB0E34"/>
  </w:footnote>
  <w:footnote w:type="continuationSeparator" w:id="0">
    <w:p w14:paraId="2C09E552" w14:textId="77777777" w:rsidR="00DB0E34" w:rsidRDefault="00DB0E34">
      <w:pPr>
        <w:spacing w:line="240" w:lineRule="auto"/>
      </w:pPr>
      <w:r>
        <w:continuationSeparator/>
      </w:r>
    </w:p>
    <w:p w14:paraId="12AF5707" w14:textId="77777777" w:rsidR="00DB0E34" w:rsidRDefault="00DB0E3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C30D13" w14:textId="2258FF68" w:rsidR="00E81978" w:rsidRPr="00104CC4" w:rsidRDefault="00DB0E34" w:rsidP="00104CC4">
    <w:pPr>
      <w:pStyle w:val="Header"/>
    </w:pPr>
    <w:sdt>
      <w:sdtPr>
        <w:alias w:val="Title:"/>
        <w:tag w:val="Title:"/>
        <w:id w:val="-289675304"/>
        <w:placeholder>
          <w:docPart w:val="5285791A274F4E2CA08501F1EA362F69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15:appearance w15:val="hidden"/>
        <w:text w:multiLine="1"/>
      </w:sdtPr>
      <w:sdtEndPr/>
      <w:sdtContent>
        <w:r w:rsidR="00691AA2">
          <w:t>COMPUTER-AIDED DESIGN I REPORT</w:t>
        </w:r>
      </w:sdtContent>
    </w:sdt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32FEA6A" w14:textId="58396B66" w:rsidR="00E81978" w:rsidRPr="00104CC4" w:rsidRDefault="00DB0E34" w:rsidP="00104CC4">
    <w:pPr>
      <w:pStyle w:val="Header"/>
      <w:rPr>
        <w:rStyle w:val="Strong"/>
        <w:caps w:val="0"/>
      </w:rPr>
    </w:pPr>
    <w:sdt>
      <w:sdtPr>
        <w:rPr>
          <w:caps/>
        </w:rPr>
        <w:alias w:val="Title:"/>
        <w:tag w:val="Title:"/>
        <w:id w:val="-203326168"/>
        <w:placeholder>
          <w:docPart w:val="6D6C2243E84949A997B2A476FB49C910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15:appearance w15:val="hidden"/>
        <w:text w:multiLine="1"/>
      </w:sdtPr>
      <w:sdtEndPr>
        <w:rPr>
          <w:caps w:val="0"/>
        </w:rPr>
      </w:sdtEndPr>
      <w:sdtContent>
        <w:r w:rsidR="00691AA2">
          <w:t>COMPUTER-AIDED DESIGN I REPORT</w:t>
        </w:r>
      </w:sdtContent>
    </w:sdt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353F7939"/>
    <w:multiLevelType w:val="hybridMultilevel"/>
    <w:tmpl w:val="D02CBB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4C895B81"/>
    <w:multiLevelType w:val="multilevel"/>
    <w:tmpl w:val="58F637E6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3"/>
  </w:num>
  <w:num w:numId="14">
    <w:abstractNumId w:val="11"/>
  </w:num>
  <w:num w:numId="15">
    <w:abstractNumId w:val="14"/>
  </w:num>
  <w:num w:numId="16">
    <w:abstractNumId w:val="12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39B5"/>
    <w:rsid w:val="000439B5"/>
    <w:rsid w:val="000D3F41"/>
    <w:rsid w:val="00104CC4"/>
    <w:rsid w:val="001A2022"/>
    <w:rsid w:val="002F6BBB"/>
    <w:rsid w:val="0031570C"/>
    <w:rsid w:val="00355DCA"/>
    <w:rsid w:val="0037229C"/>
    <w:rsid w:val="003821BC"/>
    <w:rsid w:val="0040475B"/>
    <w:rsid w:val="004622BF"/>
    <w:rsid w:val="00473BF0"/>
    <w:rsid w:val="00493AEA"/>
    <w:rsid w:val="004F3B85"/>
    <w:rsid w:val="005009D0"/>
    <w:rsid w:val="00551A02"/>
    <w:rsid w:val="005534FA"/>
    <w:rsid w:val="005D3A03"/>
    <w:rsid w:val="005F3C5A"/>
    <w:rsid w:val="006235B6"/>
    <w:rsid w:val="006621EA"/>
    <w:rsid w:val="00691AA2"/>
    <w:rsid w:val="00767798"/>
    <w:rsid w:val="007C4886"/>
    <w:rsid w:val="008002C0"/>
    <w:rsid w:val="0082044B"/>
    <w:rsid w:val="008277C1"/>
    <w:rsid w:val="00882423"/>
    <w:rsid w:val="008C5323"/>
    <w:rsid w:val="009A6A3B"/>
    <w:rsid w:val="009B23B1"/>
    <w:rsid w:val="00B823AA"/>
    <w:rsid w:val="00BA45DB"/>
    <w:rsid w:val="00BF4184"/>
    <w:rsid w:val="00C0601E"/>
    <w:rsid w:val="00C31D30"/>
    <w:rsid w:val="00CD6E39"/>
    <w:rsid w:val="00CF5532"/>
    <w:rsid w:val="00CF6E91"/>
    <w:rsid w:val="00D33CD0"/>
    <w:rsid w:val="00D85B68"/>
    <w:rsid w:val="00DB0E34"/>
    <w:rsid w:val="00DD443A"/>
    <w:rsid w:val="00E6004D"/>
    <w:rsid w:val="00E67F41"/>
    <w:rsid w:val="00E81978"/>
    <w:rsid w:val="00EA396D"/>
    <w:rsid w:val="00EB4E54"/>
    <w:rsid w:val="00F03FAD"/>
    <w:rsid w:val="00F379B7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D81C93"/>
  <w15:chartTrackingRefBased/>
  <w15:docId w15:val="{1BA853A5-3279-463D-AC49-7BCDB3BE40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67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glossaryDocument" Target="glossary/document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nvum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6D6C2243E84949A997B2A476FB49C91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7D3A3E5-6530-408F-86D0-FFF95C541CE0}"/>
      </w:docPartPr>
      <w:docPartBody>
        <w:p w:rsidR="009A5EB0" w:rsidRDefault="00E42B15" w:rsidP="00E42B15">
          <w:pPr>
            <w:pStyle w:val="6D6C2243E84949A997B2A476FB49C910"/>
          </w:pPr>
          <w:r>
            <w:t>[Title Here, up to 12 Words, on One to Two Lines]</w:t>
          </w:r>
        </w:p>
      </w:docPartBody>
    </w:docPart>
    <w:docPart>
      <w:docPartPr>
        <w:name w:val="5285791A274F4E2CA08501F1EA362F6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717D904-741C-45E9-B716-0904CEB8174C}"/>
      </w:docPartPr>
      <w:docPartBody>
        <w:p w:rsidR="009A5EB0" w:rsidRDefault="00E42B15" w:rsidP="00E42B15">
          <w:pPr>
            <w:pStyle w:val="5285791A274F4E2CA08501F1EA362F69"/>
          </w:pPr>
          <w:r>
            <w:t>[Title Here, up to 12 Words, on One to Two Lines]</w:t>
          </w:r>
        </w:p>
      </w:docPartBody>
    </w:docPart>
    <w:docPart>
      <w:docPartPr>
        <w:name w:val="5772E4C4FD354560A87630DF05CADF0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25547A-3704-4E83-BE33-50E6E2798F48}"/>
      </w:docPartPr>
      <w:docPartBody>
        <w:p w:rsidR="009A5EB0" w:rsidRDefault="00E42B15" w:rsidP="00E42B15">
          <w:pPr>
            <w:pStyle w:val="5772E4C4FD354560A87630DF05CADF03"/>
          </w:pPr>
          <w:r>
            <w:t>[Title Here, up to 12 Words, on One to Two Lines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Roboto">
    <w:panose1 w:val="00000000000000000000"/>
    <w:charset w:val="00"/>
    <w:family w:val="auto"/>
    <w:pitch w:val="variable"/>
    <w:sig w:usb0="E00002EF" w:usb1="5000205B" w:usb2="00000020" w:usb3="00000000" w:csb0="000001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707B"/>
    <w:rsid w:val="0004707B"/>
    <w:rsid w:val="002D7C4C"/>
    <w:rsid w:val="00855CB2"/>
    <w:rsid w:val="009A5EB0"/>
    <w:rsid w:val="00E42B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D6C2243E84949A997B2A476FB49C910">
    <w:name w:val="6D6C2243E84949A997B2A476FB49C910"/>
    <w:rsid w:val="00E42B1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5285791A274F4E2CA08501F1EA362F69">
    <w:name w:val="5285791A274F4E2CA08501F1EA362F69"/>
    <w:rsid w:val="00E42B15"/>
  </w:style>
  <w:style w:type="paragraph" w:customStyle="1" w:styleId="5772E4C4FD354560A87630DF05CADF03">
    <w:name w:val="5772E4C4FD354560A87630DF05CADF03"/>
    <w:rsid w:val="00E42B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82DBADFB-1DDD-494B-BD57-A57FFC80C6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.dotx</Template>
  <TotalTime>103</TotalTime>
  <Pages>12</Pages>
  <Words>1017</Words>
  <Characters>5799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MPUTER-AIDED DESIGN I REPORT</dc:title>
  <dc:subject/>
  <dc:creator>Thu Nguyen</dc:creator>
  <cp:keywords/>
  <dc:description/>
  <cp:lastModifiedBy>Thu Nguyen</cp:lastModifiedBy>
  <cp:revision>19</cp:revision>
  <dcterms:created xsi:type="dcterms:W3CDTF">2020-12-25T01:19:00Z</dcterms:created>
  <dcterms:modified xsi:type="dcterms:W3CDTF">2020-12-25T0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d4aaa959-acff-3a26-b699-000b9725fa54</vt:lpwstr>
  </property>
</Properties>
</file>